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2573C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2573C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2573C4"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2573C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2573C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2573C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A9D5CC3" w:rsidR="007E08B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5327813D"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 </w:instrText>
      </w:r>
      <w:r w:rsidR="00A748BD">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DATA </w:instrText>
      </w:r>
      <w:r w:rsidR="00A748BD">
        <w:rPr>
          <w:bCs/>
          <w:lang w:eastAsia="en-GB"/>
        </w:rPr>
      </w:r>
      <w:r w:rsidR="00A748BD">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 xml:space="preserve">the </w:t>
      </w:r>
      <w:proofErr w:type="gramStart"/>
      <w:r w:rsidR="00095D4A">
        <w:rPr>
          <w:bCs/>
          <w:lang w:eastAsia="en-GB"/>
        </w:rPr>
        <w:t>particular livestock</w:t>
      </w:r>
      <w:proofErr w:type="gramEnd"/>
      <w:r w:rsidR="00095D4A">
        <w:rPr>
          <w:bCs/>
          <w:lang w:eastAsia="en-GB"/>
        </w:rPr>
        <w:t xml:space="preserve">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4071C663"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The European Surveillance System (</w:t>
      </w:r>
      <w:proofErr w:type="spellStart"/>
      <w:r w:rsidR="006C1248">
        <w:rPr>
          <w:bCs/>
          <w:lang w:eastAsia="en-GB"/>
        </w:rPr>
        <w:t>TESSy</w:t>
      </w:r>
      <w:proofErr w:type="spellEnd"/>
      <w:r w:rsidR="006C1248">
        <w:rPr>
          <w:bCs/>
          <w:lang w:eastAsia="en-GB"/>
        </w:rPr>
        <w:t xml:space="preserve">) annual epidemiological reports </w:t>
      </w:r>
      <w:r w:rsidR="006C1248">
        <w:rPr>
          <w:bCs/>
          <w:lang w:eastAsia="en-GB"/>
        </w:rPr>
        <w:fldChar w:fldCharType="begin"/>
      </w:r>
      <w:r w:rsidR="00A748BD">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A748BD">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51DB4462"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Burden of Communicable Disease in Europ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w:t>
      </w:r>
      <w:proofErr w:type="spellStart"/>
      <w:r w:rsidR="00C3345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 </w:instrText>
      </w:r>
      <w:r w:rsidR="00A748BD">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DATA </w:instrText>
      </w:r>
      <w:r w:rsidR="00A748BD">
        <w:rPr>
          <w:rFonts w:ascii="Calibri" w:eastAsia="Times New Roman" w:hAnsi="Calibri" w:cs="Calibri"/>
          <w:lang w:eastAsia="en-GB"/>
        </w:rPr>
      </w:r>
      <w:r w:rsidR="00A748BD">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w:t>
      </w:r>
      <w:proofErr w:type="spellStart"/>
      <w:r w:rsidR="00B76E7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AF24CBB"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 xml:space="preserve">From th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 guid="3d261f2b-faf5-414e-94bb-1acebfd9fe7d"&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B699497"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A748BD">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proofErr w:type="gramStart"/>
      <w:r w:rsidR="009542A4" w:rsidRPr="00F53BAC">
        <w:rPr>
          <w:rFonts w:cstheme="minorHAnsi"/>
        </w:rPr>
        <w:t xml:space="preserve">0.00934 </w:t>
      </w:r>
      <w:r w:rsidR="00E42912" w:rsidRPr="00F53BAC">
        <w:rPr>
          <w:rFonts w:cstheme="minorHAnsi"/>
          <w:i/>
          <w:iCs/>
        </w:rPr>
        <w:t xml:space="preserve"> g</w:t>
      </w:r>
      <w:proofErr w:type="gramEnd"/>
      <w:r w:rsidR="00E42912" w:rsidRPr="00F53BAC">
        <w:rPr>
          <w:rFonts w:cstheme="minorHAnsi"/>
          <w:i/>
          <w:iCs/>
        </w:rPr>
        <w:t>/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w:t>
      </w:r>
      <w:proofErr w:type="spellStart"/>
      <w:r w:rsidR="00E42912" w:rsidRPr="00F53BAC">
        <w:rPr>
          <w:rFonts w:cstheme="minorHAnsi"/>
        </w:rPr>
        <w:t>pCU</w:t>
      </w:r>
      <w:proofErr w:type="spellEnd"/>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xml:space="preserve">. This is </w:t>
      </w:r>
      <w:proofErr w:type="gramStart"/>
      <w:r w:rsidRPr="000F0834">
        <w:rPr>
          <w:rFonts w:cstheme="minorHAnsi"/>
        </w:rPr>
        <w:t>similar to</w:t>
      </w:r>
      <w:proofErr w:type="gramEnd"/>
      <w:r w:rsidRPr="000F0834">
        <w:rPr>
          <w:rFonts w:cstheme="minorHAnsi"/>
        </w:rPr>
        <w:t xml:space="preserve">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7884752E"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A748BD">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0F1F0B0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A748BD" w:rsidRPr="0015613E">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4FF3CF00"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2.1)</w:t>
      </w:r>
      <w:r w:rsidR="00D965A3">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 guid="62bcf9e7-afe0-437e-89ea-590ea2c58bb1"&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734BF6A5" w:rsidR="00704E2B"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4BB07071" w:rsidR="001D5C8D"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2</w:t>
      </w:r>
    </w:p>
    <w:p w14:paraId="6F7280AA" w14:textId="77777777" w:rsidR="00B86799" w:rsidRDefault="00B86799" w:rsidP="001D5C8D">
      <w:pPr>
        <w:spacing w:after="0" w:line="360" w:lineRule="auto"/>
        <w:jc w:val="both"/>
        <w:rPr>
          <w:rFonts w:eastAsiaTheme="minorEastAsia"/>
          <w:noProof/>
          <w:lang w:eastAsia="en-GB"/>
        </w:rPr>
      </w:pPr>
    </w:p>
    <w:p w14:paraId="05585CC7" w14:textId="5971474F"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B86799" w:rsidRPr="00B86799">
        <w:rPr>
          <w:rFonts w:eastAsiaTheme="minorEastAsia"/>
          <w:bCs/>
          <w:noProof/>
          <w:lang w:eastAsia="en-GB"/>
        </w:rPr>
        <w:t>2.2</w:t>
      </w:r>
      <w:r w:rsidRPr="00B86799">
        <w:rPr>
          <w:rFonts w:eastAsiaTheme="minorEastAsia"/>
          <w:noProof/>
          <w:lang w:eastAsia="en-GB"/>
        </w:rPr>
        <w:t xml:space="preserve"> in eqn </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2573C4"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CA2CD1A" w:rsidR="00B8679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3</w:t>
      </w:r>
    </w:p>
    <w:p w14:paraId="49ED7285" w14:textId="354F27E5" w:rsidR="00CB0E1C" w:rsidRDefault="00CB0E1C" w:rsidP="001D5C8D">
      <w:pPr>
        <w:spacing w:after="0" w:line="360" w:lineRule="auto"/>
        <w:jc w:val="both"/>
        <w:rPr>
          <w:rFonts w:eastAsiaTheme="minorEastAsia"/>
          <w:noProof/>
          <w:lang w:eastAsia="en-GB"/>
        </w:rPr>
      </w:pPr>
    </w:p>
    <w:p w14:paraId="1C489519" w14:textId="67E8E546"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lastRenderedPageBreak/>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04444E26"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70558E2F"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 xml:space="preserve">tolerances for the distance from the target proportion of human resistance. This can be observed with a </w:t>
      </w:r>
      <w:proofErr w:type="gramStart"/>
      <w:r w:rsidR="00D90BFD">
        <w:t>minima</w:t>
      </w:r>
      <w:proofErr w:type="gramEnd"/>
      <w:r w:rsidR="00D90BFD">
        <w:t xml:space="preserve">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41C93D1F"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2</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306F5159"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 xml:space="preserve">Figure S3.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10C4D078" w:rsidR="00301966"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4</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eastAsia="en-GB"/>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8474B0"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5</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eastAsia="en-GB"/>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2AA64B43" w:rsidR="00E33518"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6</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055E9AEF"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proofErr w:type="spellStart"/>
      <w:r w:rsidR="005956F9">
        <w:t>rootSolve</w:t>
      </w:r>
      <w:proofErr w:type="spellEnd"/>
      <w:r w:rsidRPr="001B7E31">
        <w:t>”</w:t>
      </w:r>
      <w:r>
        <w:t xml:space="preserve"> was used for all model simulations</w:t>
      </w:r>
      <w:r w:rsidR="003E5315">
        <w:t xml:space="preserve"> </w:t>
      </w:r>
      <w:r w:rsidR="003E5315">
        <w:fldChar w:fldCharType="begin"/>
      </w:r>
      <w:r w:rsidR="003E5315">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 guid="a03c5eae-5af5-40e6-894a-99a6ad960411"&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3E5315" w:rsidRPr="008B6697">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 guid="98e3ef64-2aa8-4b9e-859c-5703603b5df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w:t>
      </w:r>
      <w:proofErr w:type="spellStart"/>
      <w:r>
        <w:t>tmvtnorm</w:t>
      </w:r>
      <w:proofErr w:type="spellEnd"/>
      <w:r>
        <w:t>” and “</w:t>
      </w:r>
      <w:proofErr w:type="spellStart"/>
      <w:r>
        <w:t>bayestestR</w:t>
      </w:r>
      <w:proofErr w:type="spellEnd"/>
      <w:r>
        <w:t>” packages</w:t>
      </w:r>
      <w:r w:rsidR="003E5315">
        <w:t xml:space="preserve"> </w:t>
      </w:r>
      <w:r w:rsidR="003E5315">
        <w:fldChar w:fldCharType="begin"/>
      </w:r>
      <w:r w:rsidR="003E5315">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 guid="839280f9-79dd-42de-a6be-5aa04930b429"&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 guid="b4cba74c-ce64-481b-8e8b-a91695b871f4"&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w:t>
      </w:r>
      <w:proofErr w:type="spellStart"/>
      <w:r>
        <w:t>ggpubr</w:t>
      </w:r>
      <w:proofErr w:type="spellEnd"/>
      <w:r>
        <w:t>”, “</w:t>
      </w:r>
      <w:proofErr w:type="spellStart"/>
      <w:r>
        <w:t>metR</w:t>
      </w:r>
      <w:proofErr w:type="spellEnd"/>
      <w:r>
        <w:t>”</w:t>
      </w:r>
      <w:r w:rsidR="008B6697">
        <w:t xml:space="preserve"> </w:t>
      </w:r>
      <w:r>
        <w:t>and “</w:t>
      </w:r>
      <w:proofErr w:type="spellStart"/>
      <w:r w:rsidRPr="009844BD">
        <w:t>gridExtra</w:t>
      </w:r>
      <w:proofErr w:type="spellEnd"/>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 </w:instrText>
      </w:r>
      <w:r w:rsidR="008B6697">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DATA </w:instrText>
      </w:r>
      <w:r w:rsidR="008B6697">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3FEE2B4F"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AF670D" w:rsidRPr="0015613E">
        <w:rPr>
          <w:b/>
          <w:noProof/>
          <w:lang w:eastAsia="en-GB"/>
        </w:rPr>
        <w:t>2.</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46961AF3" w14:textId="514481D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 guid="d9daadfb-c951-42dc-bab7-0d48597c2e49"&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1D51A646" w14:textId="344BBDE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 guid="5e7b9a09-710e-4175-917b-dd7871acb0a3"&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5C01B444" w14:textId="6C19784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 guid="75da25de-24a0-41f6-bc28-3086ffea38c7"&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754729EA" w14:textId="09FF8EA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 guid="8280f3e2-9b29-4d8c-82d0-e186d55b34b5"&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4E68FDAC"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3</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5240413"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4</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122941">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1C0DD19E" w:rsidR="00797017" w:rsidRPr="009542A4" w:rsidRDefault="00AF670D" w:rsidP="006B360A">
      <w:pPr>
        <w:pStyle w:val="NoSpacing"/>
        <w:spacing w:line="360" w:lineRule="auto"/>
        <w:jc w:val="both"/>
        <w:rPr>
          <w:b/>
          <w:bCs/>
        </w:rPr>
      </w:pPr>
      <w:r>
        <w:rPr>
          <w:b/>
          <w:bCs/>
        </w:rPr>
        <w:t>Figure S</w:t>
      </w:r>
      <w:r w:rsidR="00E33518">
        <w:rPr>
          <w:b/>
          <w:bCs/>
        </w:rPr>
        <w:t>7</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074136C0" w:rsidR="009542A4" w:rsidRPr="009542A4" w:rsidRDefault="009542A4" w:rsidP="006B360A">
      <w:pPr>
        <w:pStyle w:val="NoSpacing"/>
        <w:spacing w:line="360" w:lineRule="auto"/>
        <w:jc w:val="both"/>
        <w:rPr>
          <w:b/>
          <w:bCs/>
        </w:rPr>
      </w:pPr>
      <w:r w:rsidRPr="009542A4">
        <w:rPr>
          <w:b/>
          <w:bCs/>
        </w:rPr>
        <w:t>Figure S</w:t>
      </w:r>
      <w:r w:rsidR="00E33518">
        <w:rPr>
          <w:b/>
          <w:bCs/>
        </w:rPr>
        <w:t>8</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3FC9994A" w:rsidR="009542A4" w:rsidRPr="009542A4" w:rsidRDefault="009542A4" w:rsidP="006B360A">
      <w:pPr>
        <w:pStyle w:val="NoSpacing"/>
        <w:spacing w:line="360" w:lineRule="auto"/>
        <w:jc w:val="both"/>
        <w:rPr>
          <w:b/>
          <w:bCs/>
        </w:rPr>
      </w:pPr>
      <w:r w:rsidRPr="009542A4">
        <w:rPr>
          <w:b/>
          <w:bCs/>
        </w:rPr>
        <w:t>Figure S</w:t>
      </w:r>
      <w:r w:rsidR="00E33518">
        <w:rPr>
          <w:b/>
          <w:bCs/>
        </w:rPr>
        <w:t>9</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6AB0D357" w:rsidR="009542A4" w:rsidRPr="009542A4" w:rsidRDefault="009542A4" w:rsidP="006B360A">
      <w:pPr>
        <w:pStyle w:val="NoSpacing"/>
        <w:spacing w:line="360" w:lineRule="auto"/>
        <w:jc w:val="both"/>
        <w:rPr>
          <w:b/>
          <w:bCs/>
        </w:rPr>
      </w:pPr>
      <w:r w:rsidRPr="009542A4">
        <w:rPr>
          <w:b/>
          <w:bCs/>
        </w:rPr>
        <w:t>Figure S</w:t>
      </w:r>
      <w:r w:rsidR="00E33518">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lang w:eastAsia="en-GB"/>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32DE57AC"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1</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lang w:eastAsia="en-GB"/>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25DD9710"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2</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4127680B"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3</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Pr>
          <w:rFonts w:cstheme="minorHAnsi"/>
        </w:rPr>
        <w:t xml:space="preserve">, with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proofErr w:type="spellStart"/>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proofErr w:type="spellEnd"/>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2122FB64"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4</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xml:space="preserve">, ζ and </w:t>
      </w:r>
      <w:proofErr w:type="spellStart"/>
      <w:r w:rsidR="00D90BFD">
        <w:rPr>
          <w:rFonts w:cstheme="minorHAnsi"/>
          <w:bCs/>
        </w:rPr>
        <w:t>r</w:t>
      </w:r>
      <w:r w:rsidR="00D90BFD" w:rsidRPr="00D90BFD">
        <w:rPr>
          <w:rFonts w:cstheme="minorHAnsi"/>
          <w:bCs/>
          <w:vertAlign w:val="subscript"/>
        </w:rPr>
        <w:t>A</w:t>
      </w:r>
      <w:r w:rsidR="00EC30FE">
        <w:rPr>
          <w:rFonts w:cstheme="minorHAnsi"/>
          <w:bCs/>
        </w:rPr>
        <w:t>.</w:t>
      </w:r>
      <w:proofErr w:type="spellEnd"/>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Pr>
          <w:rFonts w:cstheme="minorHAnsi"/>
        </w:rPr>
        <w:t xml:space="preserve">, with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proofErr w:type="spellStart"/>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proofErr w:type="spellEnd"/>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E2E8A4F" w14:textId="0F710DE4" w:rsidR="00AF670D" w:rsidRDefault="0066779A" w:rsidP="003E1C91">
      <w:pPr>
        <w:pStyle w:val="NoSpacing"/>
        <w:spacing w:line="360" w:lineRule="auto"/>
        <w:jc w:val="both"/>
        <w:rPr>
          <w:rFonts w:cstheme="minorHAnsi"/>
        </w:rPr>
      </w:pPr>
      <w:r>
        <w:rPr>
          <w:noProof/>
          <w:lang w:eastAsia="en-GB"/>
        </w:rPr>
        <w:lastRenderedPageBreak/>
        <w:drawing>
          <wp:inline distT="0" distB="0" distL="0" distR="0" wp14:anchorId="0A4A3318" wp14:editId="1DEF521D">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7601905" w14:textId="14C49207" w:rsidR="00AF670D" w:rsidRPr="000225E6" w:rsidRDefault="00AF670D" w:rsidP="00AF670D">
      <w:pPr>
        <w:pStyle w:val="NoSpacing"/>
        <w:spacing w:line="360" w:lineRule="auto"/>
        <w:jc w:val="both"/>
        <w:rPr>
          <w:rFonts w:cstheme="minorHAnsi"/>
          <w:bCs/>
        </w:rPr>
      </w:pPr>
      <w:r w:rsidRPr="003968E4">
        <w:rPr>
          <w:rFonts w:cstheme="minorHAnsi"/>
          <w:b/>
          <w:bCs/>
        </w:rPr>
        <w:t>Figure S</w:t>
      </w:r>
      <w:r>
        <w:rPr>
          <w:rFonts w:cstheme="minorHAnsi"/>
          <w:b/>
          <w:bCs/>
        </w:rPr>
        <w:t>1</w:t>
      </w:r>
      <w:r w:rsidR="00E33518">
        <w:rPr>
          <w:rFonts w:cstheme="minorHAnsi"/>
          <w:b/>
          <w:bCs/>
        </w:rPr>
        <w:t>5</w:t>
      </w:r>
      <w:r>
        <w:rPr>
          <w:rFonts w:cstheme="minorHAnsi"/>
          <w:b/>
          <w:bCs/>
        </w:rPr>
        <w:t xml:space="preserve">. </w:t>
      </w:r>
      <w:r w:rsidRPr="00D67AE7">
        <w:rPr>
          <w:rFonts w:cstheme="minorHAnsi"/>
          <w:b/>
        </w:rPr>
        <w:t>Reductions to key model parameters, animal-to-human transmission (β</w:t>
      </w:r>
      <w:r w:rsidRPr="00D67AE7">
        <w:rPr>
          <w:rFonts w:cstheme="minorHAnsi"/>
          <w:b/>
          <w:vertAlign w:val="subscript"/>
        </w:rPr>
        <w:t>HA</w:t>
      </w:r>
      <w:r w:rsidRPr="00D67AE7">
        <w:rPr>
          <w:rFonts w:cstheme="minorHAnsi"/>
          <w:b/>
        </w:rPr>
        <w:t>), animal-to-animal transmission (β</w:t>
      </w:r>
      <w:r w:rsidRPr="00D67AE7">
        <w:rPr>
          <w:rFonts w:cstheme="minorHAnsi"/>
          <w:b/>
          <w:vertAlign w:val="subscript"/>
        </w:rPr>
        <w:t>AA</w:t>
      </w:r>
      <w:r w:rsidRPr="00D67AE7">
        <w:rPr>
          <w:rFonts w:cstheme="minorHAnsi"/>
          <w:b/>
        </w:rPr>
        <w:t xml:space="preserve">) and the background transmission rate to animal populations (ζ) </w:t>
      </w:r>
      <w:r>
        <w:rPr>
          <w:rFonts w:cstheme="minorHAnsi"/>
          <w:b/>
        </w:rPr>
        <w:t xml:space="preserve">to mitigate increases in the daily incidence of </w:t>
      </w:r>
      <w:proofErr w:type="gramStart"/>
      <w:r>
        <w:rPr>
          <w:rFonts w:cstheme="minorHAnsi"/>
          <w:b/>
        </w:rPr>
        <w:t xml:space="preserve">salmonellosis </w:t>
      </w:r>
      <w:r w:rsidRPr="00D67AE7">
        <w:rPr>
          <w:rFonts w:cstheme="minorHAnsi"/>
          <w:b/>
        </w:rPr>
        <w:t xml:space="preserve"> under</w:t>
      </w:r>
      <w:proofErr w:type="gramEnd"/>
      <w:r w:rsidRPr="00D67AE7">
        <w:rPr>
          <w:rFonts w:cstheme="minorHAnsi"/>
          <w:b/>
        </w:rPr>
        <w:t xml:space="preserve"> livestock antibiotic curtailment (τ = 0 g/PCU). </w:t>
      </w:r>
      <w:r>
        <w:rPr>
          <w:rFonts w:cstheme="minorHAnsi"/>
          <w:b/>
        </w:rPr>
        <w:t>A</w:t>
      </w:r>
      <w:r w:rsidRPr="00D67AE7">
        <w:rPr>
          <w:rFonts w:cstheme="minorHAnsi"/>
          <w:b/>
        </w:rPr>
        <w:t xml:space="preserve">) </w:t>
      </w:r>
      <w:r>
        <w:rPr>
          <w:rFonts w:cstheme="minorHAnsi"/>
          <w:b/>
        </w:rPr>
        <w:t>Ampicillin</w:t>
      </w:r>
      <w:r w:rsidRPr="00D67AE7">
        <w:rPr>
          <w:rFonts w:cstheme="minorHAnsi"/>
          <w:b/>
        </w:rPr>
        <w:t>-resistance in broiler poultry</w:t>
      </w:r>
      <w:r>
        <w:rPr>
          <w:rFonts w:cstheme="minorHAnsi"/>
          <w:b/>
        </w:rPr>
        <w:t>,</w:t>
      </w:r>
      <w:r w:rsidRPr="00175239">
        <w:rPr>
          <w:rFonts w:cstheme="minorHAnsi"/>
          <w:b/>
        </w:rPr>
        <w:t xml:space="preserve"> </w:t>
      </w:r>
      <w:r>
        <w:rPr>
          <w:rFonts w:cstheme="minorHAnsi"/>
          <w:b/>
        </w:rPr>
        <w:t>B</w:t>
      </w:r>
      <w:r w:rsidRPr="00D67AE7">
        <w:rPr>
          <w:rFonts w:cstheme="minorHAnsi"/>
          <w:b/>
        </w:rPr>
        <w:t>) tetracycline-resistance in broiler poultry</w:t>
      </w:r>
      <w:r>
        <w:rPr>
          <w:rFonts w:cstheme="minorHAnsi"/>
          <w:b/>
        </w:rPr>
        <w:t>,</w:t>
      </w:r>
      <w:r w:rsidRPr="00D67AE7">
        <w:rPr>
          <w:rFonts w:cstheme="minorHAnsi"/>
          <w:b/>
        </w:rPr>
        <w:t xml:space="preserve"> </w:t>
      </w:r>
      <w:r>
        <w:rPr>
          <w:rFonts w:cstheme="minorHAnsi"/>
          <w:b/>
        </w:rPr>
        <w:t>C</w:t>
      </w:r>
      <w:r w:rsidRPr="00D67AE7">
        <w:rPr>
          <w:rFonts w:cstheme="minorHAnsi"/>
          <w:b/>
        </w:rPr>
        <w:t>) ampicill</w:t>
      </w:r>
      <w:r>
        <w:rPr>
          <w:rFonts w:cstheme="minorHAnsi"/>
          <w:b/>
        </w:rPr>
        <w:t xml:space="preserve">in-resistance in fattening pigs and D) </w:t>
      </w:r>
      <w:r w:rsidRPr="00D67AE7">
        <w:rPr>
          <w:rFonts w:cstheme="minorHAnsi"/>
          <w:b/>
        </w:rPr>
        <w:t xml:space="preserve">tetracycline-resistance in fattening pigs. </w:t>
      </w:r>
      <w:r w:rsidRPr="00D67AE7">
        <w:rPr>
          <w:rFonts w:cstheme="minorHAnsi"/>
          <w:bCs/>
        </w:rPr>
        <w:t xml:space="preserve">Axes represent </w:t>
      </w:r>
      <w:r>
        <w:rPr>
          <w:rFonts w:cstheme="minorHAnsi"/>
          <w:bCs/>
        </w:rPr>
        <w:t xml:space="preserve">interventions that reduce the labelled transmission rate(s) to </w:t>
      </w:r>
      <w:r w:rsidRPr="00D67AE7">
        <w:rPr>
          <w:rFonts w:cstheme="minorHAnsi"/>
          <w:bCs/>
        </w:rPr>
        <w:t xml:space="preserve">% </w:t>
      </w:r>
      <w:r>
        <w:rPr>
          <w:rFonts w:cstheme="minorHAnsi"/>
          <w:bCs/>
        </w:rPr>
        <w:t xml:space="preserve">of their original values. </w:t>
      </w:r>
      <w:r w:rsidRPr="00D67AE7">
        <w:rPr>
          <w:rFonts w:cstheme="minorHAnsi"/>
          <w:bCs/>
        </w:rPr>
        <w:t>Note that the top right corner of each contour plot represents a scenario with curtailment of antibiotics and no further alterations to any model parameter. The red line represents the threshold at which</w:t>
      </w:r>
      <w:r>
        <w:rPr>
          <w:rFonts w:cstheme="minorHAnsi"/>
          <w:bCs/>
        </w:rPr>
        <w:t xml:space="preserve"> daily incidence</w:t>
      </w:r>
      <w:r w:rsidRPr="00D67AE7">
        <w:rPr>
          <w:rFonts w:cstheme="minorHAnsi"/>
          <w:bCs/>
        </w:rPr>
        <w:t xml:space="preserve"> is below current levels (</w:t>
      </w:r>
      <w:r>
        <w:rPr>
          <w:rFonts w:cstheme="minorHAnsi"/>
          <w:bCs/>
        </w:rPr>
        <w:t>0.593</w:t>
      </w:r>
      <w:r w:rsidRPr="00D67AE7">
        <w:rPr>
          <w:rFonts w:cstheme="minorHAnsi"/>
          <w:bCs/>
        </w:rPr>
        <w:t xml:space="preserve"> per 100,000).</w:t>
      </w:r>
      <w:r>
        <w:rPr>
          <w:rFonts w:cstheme="minorHAnsi"/>
          <w:bCs/>
        </w:rPr>
        <w:t xml:space="preserve"> Note the different axis compared to the original analysis (Figure 6), with the β</w:t>
      </w:r>
      <w:r w:rsidRPr="00A34E5F">
        <w:rPr>
          <w:rFonts w:cstheme="minorHAnsi"/>
          <w:bCs/>
          <w:vertAlign w:val="subscript"/>
        </w:rPr>
        <w:t>AA</w:t>
      </w:r>
      <w:r>
        <w:rPr>
          <w:rFonts w:cstheme="minorHAnsi"/>
          <w:bCs/>
        </w:rPr>
        <w:t xml:space="preserve">/ζ transmission rates now changed from a </w:t>
      </w:r>
      <w:r w:rsidR="00E86DEA">
        <w:rPr>
          <w:rFonts w:cstheme="minorHAnsi"/>
          <w:bCs/>
        </w:rPr>
        <w:t>25</w:t>
      </w:r>
      <w:r>
        <w:rPr>
          <w:rFonts w:cstheme="minorHAnsi"/>
          <w:bCs/>
        </w:rPr>
        <w:t>% to a full 100% reduction.</w:t>
      </w:r>
    </w:p>
    <w:p w14:paraId="3564C7B3" w14:textId="77777777"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35A75023"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3C2011">
        <w:rPr>
          <w:rFonts w:cstheme="minorHAnsi"/>
          <w:b/>
          <w:bCs/>
        </w:rPr>
        <w:t>1</w:t>
      </w:r>
      <w:r w:rsidR="00E33518">
        <w:rPr>
          <w:rFonts w:cstheme="minorHAnsi"/>
          <w:b/>
          <w:bCs/>
        </w:rPr>
        <w:t>6</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1A19219E" w14:textId="77777777" w:rsidR="00F44740" w:rsidRPr="00F44740" w:rsidRDefault="00CB72E8" w:rsidP="00F44740">
      <w:pPr>
        <w:pStyle w:val="EndNoteBibliography"/>
        <w:spacing w:after="0"/>
      </w:pPr>
      <w:r>
        <w:fldChar w:fldCharType="begin"/>
      </w:r>
      <w:r>
        <w:instrText xml:space="preserve"> ADDIN EN.REFLIST </w:instrText>
      </w:r>
      <w:r>
        <w:fldChar w:fldCharType="separate"/>
      </w:r>
      <w:r w:rsidR="00F44740" w:rsidRPr="00F44740">
        <w:t>1.</w:t>
      </w:r>
      <w:r w:rsidR="00F44740" w:rsidRPr="00F44740">
        <w:tab/>
        <w:t>European Medicines Agency ESoVAC. Sales of veterinary antimicrobial agents in 31 European countries in 2014. European Medicines Agency; 2016.</w:t>
      </w:r>
    </w:p>
    <w:p w14:paraId="65DB5E46" w14:textId="77777777" w:rsidR="00F44740" w:rsidRPr="00F44740" w:rsidRDefault="00F44740" w:rsidP="00F44740">
      <w:pPr>
        <w:pStyle w:val="EndNoteBibliography"/>
        <w:spacing w:after="0"/>
      </w:pPr>
      <w:r w:rsidRPr="00F44740">
        <w:t>2.</w:t>
      </w:r>
      <w:r w:rsidRPr="00F44740">
        <w:tab/>
        <w:t>European Medicines Agency ESoVAC. Sales of veterinary antimicrobial agents in 31 European countries in 2015. European Medicines Agency; 2017.</w:t>
      </w:r>
    </w:p>
    <w:p w14:paraId="7E7F73CA" w14:textId="77777777" w:rsidR="00F44740" w:rsidRPr="00F44740" w:rsidRDefault="00F44740" w:rsidP="00F44740">
      <w:pPr>
        <w:pStyle w:val="EndNoteBibliography"/>
        <w:spacing w:after="0"/>
      </w:pPr>
      <w:r w:rsidRPr="00F44740">
        <w:t>3.</w:t>
      </w:r>
      <w:r w:rsidRPr="00F44740">
        <w:tab/>
        <w:t>European Medicines Agency ESoVAC. Sales of veterinary antimicrobial agents in 31 European countries in 2016. European Medicines Agency; 2018.</w:t>
      </w:r>
    </w:p>
    <w:p w14:paraId="55B050DA" w14:textId="77777777" w:rsidR="00F44740" w:rsidRPr="00F44740" w:rsidRDefault="00F44740" w:rsidP="00F44740">
      <w:pPr>
        <w:pStyle w:val="EndNoteBibliography"/>
        <w:spacing w:after="0"/>
      </w:pPr>
      <w:r w:rsidRPr="00F44740">
        <w:t>4.</w:t>
      </w:r>
      <w:r w:rsidRPr="00F44740">
        <w:tab/>
        <w:t>European Medicines Agency ESoVAC. Sales of veterinary antimicrobial agents in 31 European countries in 2017. European Medicines Agency; 2019.</w:t>
      </w:r>
    </w:p>
    <w:p w14:paraId="61F647DC" w14:textId="77777777" w:rsidR="00F44740" w:rsidRPr="00F44740" w:rsidRDefault="00F44740" w:rsidP="00F44740">
      <w:pPr>
        <w:pStyle w:val="EndNoteBibliography"/>
        <w:spacing w:after="0"/>
      </w:pPr>
      <w:r w:rsidRPr="00F44740">
        <w:t>5.</w:t>
      </w:r>
      <w:r w:rsidRPr="00F44740">
        <w:tab/>
        <w:t>European Medicines Agency ESoVAC. Sales of veterinary antimicrobial agents in 31 European countries in 2018. European Medicines Agency; 2020.</w:t>
      </w:r>
    </w:p>
    <w:p w14:paraId="06E95200" w14:textId="77777777" w:rsidR="00F44740" w:rsidRPr="00F44740" w:rsidRDefault="00F44740" w:rsidP="00F44740">
      <w:pPr>
        <w:pStyle w:val="EndNoteBibliography"/>
        <w:spacing w:after="0"/>
      </w:pPr>
      <w:r w:rsidRPr="00F44740">
        <w:t>6.</w:t>
      </w:r>
      <w:r w:rsidRPr="00F44740">
        <w:tab/>
        <w:t>Control ECfDPa. Salmonellosis - Annual Epidemiological Report for 2017. Stockholm: ECDC; 2020.</w:t>
      </w:r>
    </w:p>
    <w:p w14:paraId="383E7779" w14:textId="77777777" w:rsidR="00F44740" w:rsidRPr="00F44740" w:rsidRDefault="00F44740" w:rsidP="00F44740">
      <w:pPr>
        <w:pStyle w:val="EndNoteBibliography"/>
        <w:spacing w:after="0"/>
      </w:pPr>
      <w:r w:rsidRPr="00F44740">
        <w:t>7.</w:t>
      </w:r>
      <w:r w:rsidRPr="00F44740">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011C7D0F" w14:textId="77777777" w:rsidR="00F44740" w:rsidRPr="00F44740" w:rsidRDefault="00F44740" w:rsidP="00F44740">
      <w:pPr>
        <w:pStyle w:val="EndNoteBibliography"/>
        <w:spacing w:after="0"/>
      </w:pPr>
      <w:r w:rsidRPr="00F44740">
        <w:t>8.</w:t>
      </w:r>
      <w:r w:rsidRPr="00F44740">
        <w:tab/>
        <w:t>Authority EFS, Prevention ECfD, Control. The European Union summary report on antimicrobial resistance in zoonotic and indicator bacteria from humans, animals and food in 2014. EFSA journal. 2016;14(2):4380.</w:t>
      </w:r>
    </w:p>
    <w:p w14:paraId="7B4CB772" w14:textId="77777777" w:rsidR="00F44740" w:rsidRPr="00F44740" w:rsidRDefault="00F44740" w:rsidP="00F44740">
      <w:pPr>
        <w:pStyle w:val="EndNoteBibliography"/>
        <w:spacing w:after="0"/>
      </w:pPr>
      <w:r w:rsidRPr="00F44740">
        <w:t>9.</w:t>
      </w:r>
      <w:r w:rsidRPr="00F44740">
        <w:tab/>
        <w:t>Authority EFS, Prevention ECfD, Control. The European Union summary report on antimicrobial resistance in zoonotic and indicator bacteria from humans, animals and food in 2015. EFSA Journal. 2017;15(2):e04694.</w:t>
      </w:r>
    </w:p>
    <w:p w14:paraId="5745E49D" w14:textId="77777777" w:rsidR="00F44740" w:rsidRPr="00F44740" w:rsidRDefault="00F44740" w:rsidP="00F44740">
      <w:pPr>
        <w:pStyle w:val="EndNoteBibliography"/>
        <w:spacing w:after="0"/>
      </w:pPr>
      <w:r w:rsidRPr="00F44740">
        <w:t>10.</w:t>
      </w:r>
      <w:r w:rsidRPr="00F44740">
        <w:tab/>
        <w:t>Authority EFS, Prevention ECfD, Control. The European Union summary report on antimicrobial resistance in zoonotic and indicator bacteria from humans, animals and food in 2016. EFSA Journal. 2018;16(2):e05182.</w:t>
      </w:r>
    </w:p>
    <w:p w14:paraId="179D1547" w14:textId="77777777" w:rsidR="00F44740" w:rsidRPr="00F44740" w:rsidRDefault="00F44740" w:rsidP="00F44740">
      <w:pPr>
        <w:pStyle w:val="EndNoteBibliography"/>
        <w:spacing w:after="0"/>
      </w:pPr>
      <w:r w:rsidRPr="00F44740">
        <w:t>11.</w:t>
      </w:r>
      <w:r w:rsidRPr="00F44740">
        <w:tab/>
        <w:t>Authority EFS, Prevention ECfD, Control. The European Union summary report on antimicrobial resistance in zoonotic and indicator bacteria from humans, animals and food in 2017. EFSA Journal. 2019;17(2):e05598.</w:t>
      </w:r>
    </w:p>
    <w:p w14:paraId="36090EFC" w14:textId="77777777" w:rsidR="00F44740" w:rsidRPr="00F44740" w:rsidRDefault="00F44740" w:rsidP="00F44740">
      <w:pPr>
        <w:pStyle w:val="EndNoteBibliography"/>
        <w:spacing w:after="0"/>
      </w:pPr>
      <w:r w:rsidRPr="00F44740">
        <w:t>12.</w:t>
      </w:r>
      <w:r w:rsidRPr="00F44740">
        <w:tab/>
        <w:t>Authority EFS, Prevention ECfD, Control. The European Union Summary Report on Antimicrobial Resistance in zoonotic and indicator bacteria from humans, animals and food in 2017/2018. EFSA Journal. 2020;18(3):e06007.</w:t>
      </w:r>
    </w:p>
    <w:p w14:paraId="15A7DEBF" w14:textId="77777777" w:rsidR="00F44740" w:rsidRPr="00F44740" w:rsidRDefault="00F44740" w:rsidP="00F44740">
      <w:pPr>
        <w:pStyle w:val="EndNoteBibliography"/>
        <w:spacing w:after="0"/>
      </w:pPr>
      <w:r w:rsidRPr="00F44740">
        <w:t>13.</w:t>
      </w:r>
      <w:r w:rsidRPr="00F44740">
        <w:tab/>
        <w:t>Authority EFS. The European Union Summary Report on Antimicrobial Resistance in zoonotic and indicator bacteria from humans, animals and food in 2018/2019. EFSA Journal. 2021;19(4).</w:t>
      </w:r>
    </w:p>
    <w:p w14:paraId="067A2F31" w14:textId="45E9BD69" w:rsidR="00F44740" w:rsidRPr="00F44740" w:rsidRDefault="00F44740" w:rsidP="00F44740">
      <w:pPr>
        <w:pStyle w:val="EndNoteBibliography"/>
        <w:spacing w:after="0"/>
      </w:pPr>
      <w:r w:rsidRPr="00F44740">
        <w:t>14.</w:t>
      </w:r>
      <w:r w:rsidRPr="00F44740">
        <w:tab/>
        <w:t xml:space="preserve">Eurostat. Population and population change statistics: European Commission; 2021 [updated 05/07/2021. Available from: </w:t>
      </w:r>
      <w:hyperlink r:id="rId24" w:anchor="EU_population_shows_a_slight_decrease_in_2020" w:history="1">
        <w:r w:rsidRPr="00F44740">
          <w:rPr>
            <w:rStyle w:val="Hyperlink"/>
          </w:rPr>
          <w:t>https://ec.europa.eu/eurostat/statistics-explained/index.php?title=Population_and_population_change_statistics#EU_population_shows_a_slight_decrease_in_2020</w:t>
        </w:r>
      </w:hyperlink>
      <w:r w:rsidRPr="00F44740">
        <w:t>.</w:t>
      </w:r>
    </w:p>
    <w:p w14:paraId="2546CB90" w14:textId="77777777" w:rsidR="00F44740" w:rsidRPr="00F44740" w:rsidRDefault="00F44740" w:rsidP="00F44740">
      <w:pPr>
        <w:pStyle w:val="EndNoteBibliography"/>
        <w:spacing w:after="0"/>
      </w:pPr>
      <w:r w:rsidRPr="00F44740">
        <w:t>15.</w:t>
      </w:r>
      <w:r w:rsidRPr="00F44740">
        <w:tab/>
        <w:t>Saltelli A, Bolado R. An alternative way to compute Fourier amplitude sensitivity test (FAST). Computational Statistics &amp; Data Analysis. 1998;26(4):445-60.</w:t>
      </w:r>
    </w:p>
    <w:p w14:paraId="30532C21" w14:textId="77777777" w:rsidR="00F44740" w:rsidRPr="00F44740" w:rsidRDefault="00F44740" w:rsidP="00F44740">
      <w:pPr>
        <w:pStyle w:val="EndNoteBibliography"/>
        <w:spacing w:after="0"/>
      </w:pPr>
      <w:r w:rsidRPr="00F44740">
        <w:t>16.</w:t>
      </w:r>
      <w:r w:rsidRPr="00F44740">
        <w:tab/>
        <w:t>Toni T, Welch D, Strelkowa N, Ipsen A, Stumpf MP. Approximate Bayesian computation scheme for parameter inference and model selection in dynamical systems. J R Soc Interface. 2009;6(31):187-202.</w:t>
      </w:r>
    </w:p>
    <w:p w14:paraId="3FB1B728" w14:textId="77777777" w:rsidR="00F44740" w:rsidRPr="00F44740" w:rsidRDefault="00F44740" w:rsidP="00F44740">
      <w:pPr>
        <w:pStyle w:val="EndNoteBibliography"/>
        <w:spacing w:after="0"/>
      </w:pPr>
      <w:r w:rsidRPr="00F44740">
        <w:t>17.</w:t>
      </w:r>
      <w:r w:rsidRPr="00F44740">
        <w:tab/>
        <w:t>Kass RE, Raftery AE. Bayes factors. Journal of the american statistical association. 1995;90(430):773-95.</w:t>
      </w:r>
    </w:p>
    <w:p w14:paraId="7B9ED815" w14:textId="77777777" w:rsidR="00F44740" w:rsidRPr="00F44740" w:rsidRDefault="00F44740" w:rsidP="00F44740">
      <w:pPr>
        <w:pStyle w:val="EndNoteBibliography"/>
        <w:spacing w:after="0"/>
      </w:pPr>
      <w:r w:rsidRPr="00F44740">
        <w:t>18.</w:t>
      </w:r>
      <w:r w:rsidRPr="00F44740">
        <w:tab/>
        <w:t>Soetaert K, Herman PM. A practical guide to ecological modelling: using R as a simulation platform: Springer; 2009.</w:t>
      </w:r>
    </w:p>
    <w:p w14:paraId="127322D9" w14:textId="77777777" w:rsidR="00F44740" w:rsidRPr="00F44740" w:rsidRDefault="00F44740" w:rsidP="00F44740">
      <w:pPr>
        <w:pStyle w:val="EndNoteBibliography"/>
        <w:spacing w:after="0"/>
      </w:pPr>
      <w:r w:rsidRPr="00F44740">
        <w:t>19.</w:t>
      </w:r>
      <w:r w:rsidRPr="00F44740">
        <w:tab/>
        <w:t xml:space="preserve">Bertrand Iooss AJ, Gilles Pujol, with contributions from Khalid Boumhaout, Sebastien Da Veiga, Thibault Delage, Jana Fruth, Laurent Gilquin, Joseph Guillaume, Loic Le Gratiet, Paul Lemaitre, </w:t>
      </w:r>
      <w:r w:rsidRPr="00F44740">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354252A" w14:textId="77777777" w:rsidR="00F44740" w:rsidRPr="00F44740" w:rsidRDefault="00F44740" w:rsidP="00F44740">
      <w:pPr>
        <w:pStyle w:val="EndNoteBibliography"/>
        <w:spacing w:after="0"/>
      </w:pPr>
      <w:r w:rsidRPr="00F44740">
        <w:t>20.</w:t>
      </w:r>
      <w:r w:rsidRPr="00F44740">
        <w:tab/>
        <w:t>Stefan Wilhelm MBG. tmvtnorm: Truncated Multivariate Normal and Student t Distribution. 1.4-10 ed2015.</w:t>
      </w:r>
    </w:p>
    <w:p w14:paraId="2E1EE330" w14:textId="77777777" w:rsidR="00F44740" w:rsidRPr="00F44740" w:rsidRDefault="00F44740" w:rsidP="00F44740">
      <w:pPr>
        <w:pStyle w:val="EndNoteBibliography"/>
        <w:spacing w:after="0"/>
      </w:pPr>
      <w:r w:rsidRPr="00F44740">
        <w:t>21.</w:t>
      </w:r>
      <w:r w:rsidRPr="00F44740">
        <w:tab/>
        <w:t>Makowski D, Ben-Shachar MS, Lüdecke D. bayestestR: Describing effects and their uncertainty, existence and significance within the Bayesian framework. Journal of Open Source Software. 2019;4(40):1541.</w:t>
      </w:r>
    </w:p>
    <w:p w14:paraId="354FFBF5" w14:textId="77777777" w:rsidR="00F44740" w:rsidRPr="00F44740" w:rsidRDefault="00F44740" w:rsidP="00F44740">
      <w:pPr>
        <w:pStyle w:val="EndNoteBibliography"/>
        <w:spacing w:after="0"/>
      </w:pPr>
      <w:r w:rsidRPr="00F44740">
        <w:t>22.</w:t>
      </w:r>
      <w:r w:rsidRPr="00F44740">
        <w:tab/>
        <w:t>Wickham H. Elegant graphics for data analysis. Media. 2009;35(211):10.1007.</w:t>
      </w:r>
    </w:p>
    <w:p w14:paraId="03E33C11" w14:textId="77777777" w:rsidR="00F44740" w:rsidRPr="00F44740" w:rsidRDefault="00F44740" w:rsidP="00F44740">
      <w:pPr>
        <w:pStyle w:val="EndNoteBibliography"/>
        <w:spacing w:after="0"/>
      </w:pPr>
      <w:r w:rsidRPr="00F44740">
        <w:t>23.</w:t>
      </w:r>
      <w:r w:rsidRPr="00F44740">
        <w:tab/>
        <w:t>Campitelli E. metR: Tools for easier analysis of meteorological fields. 2020.</w:t>
      </w:r>
    </w:p>
    <w:p w14:paraId="4A0D1CD4" w14:textId="77777777" w:rsidR="00F44740" w:rsidRPr="00F44740" w:rsidRDefault="00F44740" w:rsidP="00F44740">
      <w:pPr>
        <w:pStyle w:val="EndNoteBibliography"/>
      </w:pPr>
      <w:r w:rsidRPr="00F44740">
        <w:t>24.</w:t>
      </w:r>
      <w:r w:rsidRPr="00F44740">
        <w:tab/>
        <w:t>Kassambara A. Package ‘ggpubr’. 0.4.0 ed2020. p. abou</w:t>
      </w:r>
    </w:p>
    <w:p w14:paraId="4F9D276E" w14:textId="77777777" w:rsidR="00F44740" w:rsidRPr="00F44740" w:rsidRDefault="00F44740" w:rsidP="00F44740">
      <w:pPr>
        <w:pStyle w:val="EndNoteBibliography"/>
        <w:spacing w:after="0"/>
      </w:pPr>
    </w:p>
    <w:p w14:paraId="48D7251C" w14:textId="77777777" w:rsidR="00F44740" w:rsidRPr="00F44740" w:rsidRDefault="00F44740" w:rsidP="00F44740">
      <w:pPr>
        <w:pStyle w:val="EndNoteBibliography"/>
        <w:spacing w:after="0"/>
      </w:pPr>
      <w:r w:rsidRPr="00F44740">
        <w:t>25.</w:t>
      </w:r>
      <w:r w:rsidRPr="00F44740">
        <w:tab/>
        <w:t>Baptiste Auguie AA. gridExtra: Miscellaneous Functions for "Grid" Graphics. 2.3 ed2017.</w:t>
      </w:r>
    </w:p>
    <w:p w14:paraId="1901BC40" w14:textId="77777777" w:rsidR="00F44740" w:rsidRPr="00F44740" w:rsidRDefault="00F44740" w:rsidP="00F44740">
      <w:pPr>
        <w:pStyle w:val="EndNoteBibliography"/>
        <w:spacing w:after="0"/>
      </w:pPr>
      <w:r w:rsidRPr="00F44740">
        <w:t>26.</w:t>
      </w:r>
      <w:r w:rsidRPr="00F44740">
        <w:tab/>
        <w:t>Nair S, Farzan A, O'Sullivan TL, Friendship RM. Time course of Salmonella shedding and antibody response in naturally infected pigs during grower-finisher stage. Can J Vet Res. 2018;82(2):139-45.</w:t>
      </w:r>
    </w:p>
    <w:p w14:paraId="0EA89602" w14:textId="2805CF4E" w:rsidR="00F44740" w:rsidRPr="00F44740" w:rsidRDefault="00F44740" w:rsidP="00F44740">
      <w:pPr>
        <w:pStyle w:val="EndNoteBibliography"/>
        <w:spacing w:after="0"/>
      </w:pPr>
      <w:r w:rsidRPr="00F44740">
        <w:t>27.</w:t>
      </w:r>
      <w:r w:rsidRPr="00F44740">
        <w:tab/>
        <w:t xml:space="preserve">Organisation WH. Salmonella (non-typhoidal) Geneva: World Health Organisation; 2018 [Available from: </w:t>
      </w:r>
      <w:hyperlink r:id="rId25" w:history="1">
        <w:r w:rsidRPr="00F44740">
          <w:rPr>
            <w:rStyle w:val="Hyperlink"/>
          </w:rPr>
          <w:t>https://www.who.int/news-room/fact-sheets/detail/salmonella-(non-typhoidal</w:t>
        </w:r>
      </w:hyperlink>
      <w:r w:rsidRPr="00F44740">
        <w:t>).</w:t>
      </w:r>
    </w:p>
    <w:p w14:paraId="5793698C" w14:textId="77777777" w:rsidR="00F44740" w:rsidRPr="00F44740" w:rsidRDefault="00F44740" w:rsidP="00F44740">
      <w:pPr>
        <w:pStyle w:val="EndNoteBibliography"/>
        <w:spacing w:after="0"/>
      </w:pPr>
      <w:r w:rsidRPr="00F44740">
        <w:t>28.</w:t>
      </w:r>
      <w:r w:rsidRPr="00F44740">
        <w:tab/>
        <w:t>Sheridan J, Allen P, Ziegler J, Marinkov M, Suvakov M, Heinz G. Guidelines for slaughtering, meat cutting and further processing: FAO; 1991.</w:t>
      </w:r>
    </w:p>
    <w:p w14:paraId="6A79B635" w14:textId="79104FA4" w:rsidR="00F44740" w:rsidRPr="00F44740" w:rsidRDefault="00F44740" w:rsidP="00F44740">
      <w:pPr>
        <w:pStyle w:val="EndNoteBibliography"/>
      </w:pPr>
      <w:r w:rsidRPr="00F44740">
        <w:t>29.</w:t>
      </w:r>
      <w:r w:rsidRPr="00F44740">
        <w:tab/>
        <w:t xml:space="preserve">Roser M. Life expectancy 2013 [Available from: </w:t>
      </w:r>
      <w:hyperlink r:id="rId26" w:history="1">
        <w:r w:rsidRPr="00F44740">
          <w:rPr>
            <w:rStyle w:val="Hyperlink"/>
          </w:rPr>
          <w:t>https://ourworldindata.org/life-expectancy</w:t>
        </w:r>
      </w:hyperlink>
      <w:r w:rsidRPr="00F44740">
        <w:t>.</w:t>
      </w:r>
    </w:p>
    <w:p w14:paraId="4973E8D4" w14:textId="10A7C958"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B9B0F" w14:textId="77777777" w:rsidR="002573C4" w:rsidRDefault="002573C4" w:rsidP="00E4519F">
      <w:pPr>
        <w:spacing w:after="0" w:line="240" w:lineRule="auto"/>
      </w:pPr>
      <w:r>
        <w:separator/>
      </w:r>
    </w:p>
  </w:endnote>
  <w:endnote w:type="continuationSeparator" w:id="0">
    <w:p w14:paraId="0CA860AB" w14:textId="77777777" w:rsidR="002573C4" w:rsidRDefault="002573C4"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8A304" w14:textId="77777777" w:rsidR="002573C4" w:rsidRDefault="002573C4" w:rsidP="00E4519F">
      <w:pPr>
        <w:spacing w:after="0" w:line="240" w:lineRule="auto"/>
      </w:pPr>
      <w:r>
        <w:separator/>
      </w:r>
    </w:p>
  </w:footnote>
  <w:footnote w:type="continuationSeparator" w:id="0">
    <w:p w14:paraId="3B303067" w14:textId="77777777" w:rsidR="002573C4" w:rsidRDefault="002573C4"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7488"/>
    <w:rsid w:val="000109DE"/>
    <w:rsid w:val="0001247B"/>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7F0B"/>
    <w:rsid w:val="001D5C8D"/>
    <w:rsid w:val="001D7989"/>
    <w:rsid w:val="001E560A"/>
    <w:rsid w:val="001E5A43"/>
    <w:rsid w:val="001F3C7A"/>
    <w:rsid w:val="001F4728"/>
    <w:rsid w:val="00200ECF"/>
    <w:rsid w:val="00202285"/>
    <w:rsid w:val="00212E48"/>
    <w:rsid w:val="0021444C"/>
    <w:rsid w:val="002272E4"/>
    <w:rsid w:val="0024214A"/>
    <w:rsid w:val="00242A2C"/>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704E2B"/>
    <w:rsid w:val="007206E0"/>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40E8"/>
    <w:rsid w:val="00825662"/>
    <w:rsid w:val="008316CD"/>
    <w:rsid w:val="00832317"/>
    <w:rsid w:val="008411C5"/>
    <w:rsid w:val="008430BA"/>
    <w:rsid w:val="00852B7F"/>
    <w:rsid w:val="00857B87"/>
    <w:rsid w:val="00887D4C"/>
    <w:rsid w:val="00893473"/>
    <w:rsid w:val="0089375D"/>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9328C"/>
    <w:rsid w:val="00994E93"/>
    <w:rsid w:val="009A4297"/>
    <w:rsid w:val="009B4C22"/>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A7B05"/>
    <w:rsid w:val="00CB0E1C"/>
    <w:rsid w:val="00CB2842"/>
    <w:rsid w:val="00CB4B3D"/>
    <w:rsid w:val="00CB4BCC"/>
    <w:rsid w:val="00CB72E8"/>
    <w:rsid w:val="00CC34F3"/>
    <w:rsid w:val="00CC61BD"/>
    <w:rsid w:val="00CD2215"/>
    <w:rsid w:val="00CD35B8"/>
    <w:rsid w:val="00CE2B43"/>
    <w:rsid w:val="00CE45AA"/>
    <w:rsid w:val="00D267C1"/>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613D"/>
    <w:rsid w:val="00E20EF8"/>
    <w:rsid w:val="00E33518"/>
    <w:rsid w:val="00E34316"/>
    <w:rsid w:val="00E42912"/>
    <w:rsid w:val="00E4519F"/>
    <w:rsid w:val="00E64A22"/>
    <w:rsid w:val="00E65D4D"/>
    <w:rsid w:val="00E66B90"/>
    <w:rsid w:val="00E86DEA"/>
    <w:rsid w:val="00E96662"/>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ourworldindata.org/life-expectancy"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who.int/news-room/fact-sheets/detail/salmonella-(non-typhoida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c.europa.eu/eurostat/statistics-explained/index.php?title=Population_and_population_change_statistic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54D103-2E2B-4105-A75E-66441004A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70</TotalTime>
  <Pages>28</Pages>
  <Words>8363</Words>
  <Characters>47675</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53</cp:revision>
  <cp:lastPrinted>2020-03-13T13:54:00Z</cp:lastPrinted>
  <dcterms:created xsi:type="dcterms:W3CDTF">2021-04-15T15:03:00Z</dcterms:created>
  <dcterms:modified xsi:type="dcterms:W3CDTF">2021-11-03T22:35:00Z</dcterms:modified>
</cp:coreProperties>
</file>